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5309" w:type="dxa"/>
        <w:tblInd w:w="-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4"/>
        <w:gridCol w:w="1843"/>
        <w:gridCol w:w="481"/>
        <w:gridCol w:w="511"/>
        <w:gridCol w:w="993"/>
        <w:gridCol w:w="1417"/>
        <w:gridCol w:w="709"/>
        <w:gridCol w:w="1134"/>
        <w:gridCol w:w="992"/>
        <w:gridCol w:w="1985"/>
        <w:gridCol w:w="2976"/>
        <w:gridCol w:w="1134"/>
      </w:tblGrid>
      <w:tr w:rsidR="00A96D55" w:rsidRPr="00A96D55" w:rsidTr="00A96D55">
        <w:tc>
          <w:tcPr>
            <w:tcW w:w="1134"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Ref</w:t>
            </w:r>
          </w:p>
        </w:tc>
        <w:tc>
          <w:tcPr>
            <w:tcW w:w="1843"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Mutation</w:t>
            </w:r>
          </w:p>
        </w:tc>
        <w:tc>
          <w:tcPr>
            <w:tcW w:w="481"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S</w:t>
            </w:r>
          </w:p>
        </w:tc>
        <w:tc>
          <w:tcPr>
            <w:tcW w:w="511"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AO</w:t>
            </w:r>
          </w:p>
        </w:tc>
        <w:tc>
          <w:tcPr>
            <w:tcW w:w="993"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IS</w:t>
            </w:r>
          </w:p>
        </w:tc>
        <w:tc>
          <w:tcPr>
            <w:tcW w:w="1417" w:type="dxa"/>
            <w:vAlign w:val="center"/>
          </w:tcPr>
          <w:p w:rsidR="00A96D55" w:rsidRPr="00A96D55" w:rsidRDefault="00A96D55" w:rsidP="00827C44">
            <w:pPr>
              <w:ind w:hanging="141"/>
              <w:jc w:val="center"/>
              <w:rPr>
                <w:rFonts w:eastAsia="Calibri"/>
                <w:b/>
                <w:color w:val="000000" w:themeColor="text1"/>
                <w:sz w:val="18"/>
                <w:szCs w:val="15"/>
              </w:rPr>
            </w:pPr>
            <w:proofErr w:type="spellStart"/>
            <w:r w:rsidRPr="00A96D55">
              <w:rPr>
                <w:rFonts w:eastAsia="Calibri"/>
                <w:b/>
                <w:color w:val="000000" w:themeColor="text1"/>
                <w:sz w:val="18"/>
                <w:szCs w:val="15"/>
              </w:rPr>
              <w:t>Es</w:t>
            </w:r>
            <w:proofErr w:type="spellEnd"/>
          </w:p>
        </w:tc>
        <w:tc>
          <w:tcPr>
            <w:tcW w:w="709"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P</w:t>
            </w:r>
          </w:p>
        </w:tc>
        <w:tc>
          <w:tcPr>
            <w:tcW w:w="1134"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O</w:t>
            </w:r>
          </w:p>
        </w:tc>
        <w:tc>
          <w:tcPr>
            <w:tcW w:w="992"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C</w:t>
            </w:r>
          </w:p>
        </w:tc>
        <w:tc>
          <w:tcPr>
            <w:tcW w:w="1985"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OF</w:t>
            </w:r>
          </w:p>
        </w:tc>
        <w:tc>
          <w:tcPr>
            <w:tcW w:w="2976"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Imaging</w:t>
            </w:r>
          </w:p>
        </w:tc>
        <w:tc>
          <w:tcPr>
            <w:tcW w:w="1134" w:type="dxa"/>
            <w:vAlign w:val="center"/>
          </w:tcPr>
          <w:p w:rsidR="00A96D55" w:rsidRPr="00A96D55" w:rsidRDefault="00A96D55" w:rsidP="00827C44">
            <w:pPr>
              <w:jc w:val="center"/>
              <w:rPr>
                <w:rFonts w:eastAsia="Calibri"/>
                <w:b/>
                <w:color w:val="000000" w:themeColor="text1"/>
                <w:sz w:val="18"/>
                <w:szCs w:val="15"/>
              </w:rPr>
            </w:pPr>
            <w:r w:rsidRPr="00A96D55">
              <w:rPr>
                <w:rFonts w:eastAsia="Calibri"/>
                <w:b/>
                <w:color w:val="000000" w:themeColor="text1"/>
                <w:sz w:val="18"/>
                <w:szCs w:val="15"/>
              </w:rPr>
              <w:t>LR</w:t>
            </w:r>
          </w:p>
        </w:tc>
      </w:tr>
      <w:tr w:rsidR="00A96D55" w:rsidRPr="00A96D55" w:rsidTr="00A96D55">
        <w:trPr>
          <w:trHeight w:val="207"/>
        </w:trPr>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fxIT2MpA","properties":{"formattedCitation":"(Di Fonzo et al., 2007)","plainCitation":"(Di Fonzo et al., 2007)","noteIndex":0},"citationItems":[{"id":222,"uris":["http://zotero.org/users/local/S6fqyR2I/items/3MQ7X8Q7"],"itemData":{"id":222,"type":"article-journal","container-title":"Neurology","DOI":"10.1212/01.wnl.0000260963.08711.08","ISSN":"0028-3878, 1526-632X","issue":"19","journalAbbreviation":"Neurology","language":"en","page":"1557-1562","source":"DOI.org (Crossref)","title":"&lt;i&gt;ATP13A2&lt;/i&gt; missense mutations in juvenile parkinsonism and young onset Parkinson disease","volume":"68","author":[{"family":"Di Fonzo","given":"A."},{"family":"Chien","given":"H. F."},{"family":"Socal","given":"M."},{"family":"Giraudo","given":"S."},{"family":"Tassorelli","given":"C."},{"family":"Iliceto","given":"G."},{"family":"Fabbrini","given":"G."},{"family":"Marconi","given":"R."},{"family":"Fincati","given":"E."},{"family":"Abbruzzese","given":"G."},{"family":"Marini","given":"P."},{"family":"Squitieri","given":"F."},{"family":"Horstink","given":"M. W."},{"family":"Montagna","given":"P."},{"family":"Libera","given":"A. Dalla"},{"family":"Stocchi","given":"F."},{"family":"Goldwurm","given":"S."},{"family":"Ferreira","given":"J. J."},{"family":"Meco","given":"G."},{"family":"Martignoni","given":"E."},{"family":"Lopiano","given":"L."},{"family":"Jardim","given":"L. B."},{"family":"Oostra","given":"B. A."},{"family":"Barbosa","given":"E. R."},{"literal":"The Italian Parkinson Genetics Network"},{"family":"Bonifati","given":"V."}],"issued":{"date-parts":[["2007",5,8]]}}}],"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Di Fonzo et al., 2007)</w:t>
            </w:r>
            <w:r w:rsidRPr="00A96D55">
              <w:rPr>
                <w:rFonts w:eastAsia="Calibri"/>
                <w:color w:val="000000" w:themeColor="text1"/>
                <w:sz w:val="18"/>
                <w:szCs w:val="15"/>
              </w:rPr>
              <w:fldChar w:fldCharType="end"/>
            </w:r>
          </w:p>
        </w:tc>
        <w:tc>
          <w:tcPr>
            <w:tcW w:w="1843"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35C&gt;T (Thr12Met)</w:t>
            </w:r>
          </w:p>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HE</w:t>
            </w:r>
          </w:p>
        </w:tc>
        <w:tc>
          <w:tcPr>
            <w:tcW w:w="481"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30</w:t>
            </w:r>
          </w:p>
        </w:tc>
        <w:tc>
          <w:tcPr>
            <w:tcW w:w="993"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Merge w:val="restart"/>
            <w:vAlign w:val="center"/>
          </w:tcPr>
          <w:p w:rsidR="00A96D55" w:rsidRPr="00A96D55" w:rsidRDefault="00A96D55" w:rsidP="00827C44">
            <w:pPr>
              <w:ind w:hanging="141"/>
              <w:jc w:val="center"/>
              <w:rPr>
                <w:rFonts w:eastAsia="Calibri"/>
                <w:color w:val="000000" w:themeColor="text1"/>
                <w:sz w:val="18"/>
                <w:szCs w:val="15"/>
              </w:rPr>
            </w:pPr>
            <w:r w:rsidRPr="00A96D55">
              <w:rPr>
                <w:rFonts w:eastAsia="Calibri"/>
                <w:color w:val="000000" w:themeColor="text1"/>
                <w:sz w:val="18"/>
                <w:szCs w:val="15"/>
              </w:rPr>
              <w:t>B, R, T,</w:t>
            </w:r>
          </w:p>
        </w:tc>
        <w:tc>
          <w:tcPr>
            <w:tcW w:w="709"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H</w:t>
            </w:r>
          </w:p>
        </w:tc>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2976"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rPr>
          <w:trHeight w:val="350"/>
        </w:trPr>
        <w:tc>
          <w:tcPr>
            <w:tcW w:w="1134"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1843" w:type="dxa"/>
            <w:vMerge/>
            <w:vAlign w:val="center"/>
          </w:tcPr>
          <w:p w:rsidR="00A96D55" w:rsidRPr="00A96D55" w:rsidRDefault="00A96D55" w:rsidP="00827C44">
            <w:pPr>
              <w:jc w:val="center"/>
              <w:rPr>
                <w:rFonts w:eastAsia="Calibri"/>
                <w:color w:val="000000" w:themeColor="text1"/>
                <w:sz w:val="18"/>
                <w:szCs w:val="15"/>
              </w:rPr>
            </w:pPr>
          </w:p>
        </w:tc>
        <w:tc>
          <w:tcPr>
            <w:tcW w:w="481" w:type="dxa"/>
            <w:vMerge/>
            <w:vAlign w:val="center"/>
          </w:tcPr>
          <w:p w:rsidR="00A96D55" w:rsidRPr="00A96D55" w:rsidRDefault="00A96D55" w:rsidP="00827C44">
            <w:pPr>
              <w:jc w:val="center"/>
              <w:rPr>
                <w:rFonts w:eastAsia="Calibri"/>
                <w:color w:val="000000" w:themeColor="text1"/>
                <w:sz w:val="18"/>
                <w:szCs w:val="15"/>
              </w:rPr>
            </w:pPr>
          </w:p>
        </w:tc>
        <w:tc>
          <w:tcPr>
            <w:tcW w:w="511" w:type="dxa"/>
            <w:vMerge/>
            <w:vAlign w:val="center"/>
          </w:tcPr>
          <w:p w:rsidR="00A96D55" w:rsidRPr="00A96D55" w:rsidRDefault="00A96D55" w:rsidP="00827C44">
            <w:pPr>
              <w:jc w:val="center"/>
              <w:rPr>
                <w:rFonts w:eastAsia="Calibri"/>
                <w:color w:val="000000" w:themeColor="text1"/>
                <w:sz w:val="18"/>
                <w:szCs w:val="15"/>
              </w:rPr>
            </w:pPr>
          </w:p>
        </w:tc>
        <w:tc>
          <w:tcPr>
            <w:tcW w:w="993" w:type="dxa"/>
            <w:vMerge/>
            <w:vAlign w:val="center"/>
          </w:tcPr>
          <w:p w:rsidR="00A96D55" w:rsidRPr="00A96D55" w:rsidRDefault="00A96D55" w:rsidP="00827C44">
            <w:pPr>
              <w:jc w:val="center"/>
              <w:rPr>
                <w:rFonts w:eastAsia="Calibri"/>
                <w:color w:val="000000" w:themeColor="text1"/>
                <w:sz w:val="18"/>
                <w:szCs w:val="15"/>
              </w:rPr>
            </w:pPr>
          </w:p>
        </w:tc>
        <w:tc>
          <w:tcPr>
            <w:tcW w:w="1417" w:type="dxa"/>
            <w:vMerge/>
            <w:vAlign w:val="center"/>
          </w:tcPr>
          <w:p w:rsidR="00A96D55" w:rsidRPr="00A96D55" w:rsidRDefault="00A96D55" w:rsidP="00827C44">
            <w:pPr>
              <w:jc w:val="center"/>
              <w:rPr>
                <w:rFonts w:eastAsia="Calibri"/>
                <w:color w:val="000000" w:themeColor="text1"/>
                <w:sz w:val="18"/>
                <w:szCs w:val="15"/>
              </w:rPr>
            </w:pPr>
          </w:p>
        </w:tc>
        <w:tc>
          <w:tcPr>
            <w:tcW w:w="709" w:type="dxa"/>
            <w:vMerge/>
            <w:vAlign w:val="center"/>
          </w:tcPr>
          <w:p w:rsidR="00A96D55" w:rsidRPr="00A96D55" w:rsidRDefault="00A96D55" w:rsidP="00827C44">
            <w:pPr>
              <w:jc w:val="center"/>
              <w:rPr>
                <w:rFonts w:eastAsia="Calibri"/>
                <w:color w:val="000000" w:themeColor="text1"/>
                <w:sz w:val="18"/>
                <w:szCs w:val="15"/>
              </w:rPr>
            </w:pPr>
          </w:p>
        </w:tc>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992" w:type="dxa"/>
            <w:vMerge/>
            <w:vAlign w:val="center"/>
          </w:tcPr>
          <w:p w:rsidR="00A96D55" w:rsidRPr="00A96D55" w:rsidRDefault="00A96D55" w:rsidP="00827C44">
            <w:pPr>
              <w:jc w:val="center"/>
              <w:rPr>
                <w:rFonts w:eastAsia="Calibri"/>
                <w:color w:val="000000" w:themeColor="text1"/>
                <w:sz w:val="18"/>
                <w:szCs w:val="15"/>
              </w:rPr>
            </w:pPr>
          </w:p>
        </w:tc>
        <w:tc>
          <w:tcPr>
            <w:tcW w:w="1985" w:type="dxa"/>
            <w:vMerge/>
            <w:vAlign w:val="center"/>
          </w:tcPr>
          <w:p w:rsidR="00A96D55" w:rsidRPr="00A96D55" w:rsidRDefault="00A96D55" w:rsidP="00827C44">
            <w:pPr>
              <w:jc w:val="center"/>
              <w:rPr>
                <w:rFonts w:eastAsia="Calibri"/>
                <w:color w:val="000000" w:themeColor="text1"/>
                <w:sz w:val="18"/>
                <w:szCs w:val="15"/>
              </w:rPr>
            </w:pPr>
          </w:p>
        </w:tc>
        <w:tc>
          <w:tcPr>
            <w:tcW w:w="2976" w:type="dxa"/>
            <w:vMerge/>
            <w:vAlign w:val="center"/>
          </w:tcPr>
          <w:p w:rsidR="00A96D55" w:rsidRPr="00A96D55" w:rsidRDefault="00A96D55" w:rsidP="00827C44">
            <w:pPr>
              <w:jc w:val="center"/>
              <w:rPr>
                <w:rFonts w:eastAsia="Calibri"/>
                <w:color w:val="000000" w:themeColor="text1"/>
                <w:sz w:val="18"/>
                <w:szCs w:val="15"/>
              </w:rPr>
            </w:pPr>
          </w:p>
        </w:tc>
        <w:tc>
          <w:tcPr>
            <w:tcW w:w="1134" w:type="dxa"/>
            <w:vMerge/>
            <w:vAlign w:val="center"/>
          </w:tcPr>
          <w:p w:rsidR="00A96D55" w:rsidRPr="00A96D55" w:rsidRDefault="00A96D55" w:rsidP="00827C44">
            <w:pPr>
              <w:jc w:val="center"/>
              <w:rPr>
                <w:rFonts w:eastAsia="Calibri"/>
                <w:color w:val="000000" w:themeColor="text1"/>
                <w:sz w:val="18"/>
                <w:szCs w:val="15"/>
              </w:rPr>
            </w:pPr>
          </w:p>
        </w:tc>
      </w:tr>
      <w:tr w:rsidR="00A96D55" w:rsidRPr="00A96D55" w:rsidTr="00A96D55">
        <w:tc>
          <w:tcPr>
            <w:tcW w:w="1134"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1597C&gt;A (Gly533Arg)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40</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R</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H</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PE, VH, Obsessive-compulsive disturbance</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zLTTY5Jp","properties":{"formattedCitation":"(Lin et al., 2008)","plainCitation":"(Lin et al., 2008)","noteIndex":0},"citationItems":[{"id":224,"uris":["http://zotero.org/users/local/S6fqyR2I/items/ZHTGZI9B"],"itemData":{"id":224,"type":"article-journal","container-title":"Neurology","DOI":"10.1212/01.wnl.0000335167.72412.68","ISSN":"0028-3878, 1526-632X","issue":"21","journalAbbreviation":"Neurology","language":"en","page":"1727-1732","source":"DOI.org (Crossref)","title":"Novel &lt;i&gt;ATP13A2&lt;/i&gt; variant associated with Parkinson disease in Taiwan and Singapore","volume":"71","author":[{"family":"Lin","given":"C. H."},{"family":"Tan","given":"E. K."},{"family":"Chen","given":"M. L."},{"family":"Tan","given":"L. C."},{"family":"Lim","given":"H. Q."},{"family":"Chen","given":"G. S."},{"family":"Wu","given":"R. M."}],"issued":{"date-parts":[["2008",11,18]]}}}],"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Lin et al., 2008)</w:t>
            </w:r>
            <w:r w:rsidRPr="00A96D55">
              <w:rPr>
                <w:rFonts w:eastAsia="Calibri"/>
                <w:color w:val="000000" w:themeColor="text1"/>
                <w:sz w:val="18"/>
                <w:szCs w:val="15"/>
              </w:rPr>
              <w:fldChar w:fldCharType="end"/>
            </w:r>
          </w:p>
        </w:tc>
        <w:tc>
          <w:tcPr>
            <w:tcW w:w="1843"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2236G&gt;A (Ala746Thr)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53</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S</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1843"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50</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S</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1843" w:type="dxa"/>
            <w:vMerge/>
            <w:vAlign w:val="center"/>
          </w:tcPr>
          <w:p w:rsidR="00A96D55" w:rsidRPr="00A96D55" w:rsidRDefault="00A96D55" w:rsidP="00827C44">
            <w:pPr>
              <w:widowControl w:val="0"/>
              <w:pBdr>
                <w:top w:val="nil"/>
                <w:left w:val="nil"/>
                <w:bottom w:val="nil"/>
                <w:right w:val="nil"/>
                <w:between w:val="nil"/>
              </w:pBdr>
              <w:jc w:val="center"/>
              <w:rPr>
                <w:rFonts w:eastAsia="Calibri"/>
                <w:color w:val="000000" w:themeColor="text1"/>
                <w:sz w:val="18"/>
              </w:rPr>
            </w:pP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39</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S</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fS4yHcZD","properties":{"formattedCitation":"(Djarmati et al., 2009)","plainCitation":"(Djarmati et al., 2009)","noteIndex":0},"citationItems":[{"id":225,"uris":["http://zotero.org/users/local/S6fqyR2I/items/U5SJKPQ2"],"itemData":{"id":225,"type":"article-journal","abstract":"Abstract\n            \n              Four genes responsible for recessively inherited forms of Parkinson's disease (PD) have been identified, including the recently discovered\n              ATP13A2\n              (\n              PARK9\n              ) gene. Our objective was to investigate the role of this gene in a large cohort of PD patients and controls. We extensively screened all 29 exons of the\n              ATP13A2\n              coding region in 112 patients with early‐onset PD (EOPD; &lt;40 years) of mostly European ethnic origin and of 55 controls. We identified four carriers (3.6%) of novel single heterozygous\n              ATP13A2\n              missense changes that were absent in controls. Interestingly, the carrier of one of these variants also harbored two mutations in the\n              Parkin\n              gene. None of the carriers had atypical features previously described in patients with two mutated\n              ATP13A2\n              alleles (Kufor–Rakeb syndrome). Our data suggest that two mutated\n              ATP13A2\n              alleles are not a common cause of PD. Although heterozygous variants are present in a considerable number of patients, they are—based on this relatively small sample—not significantly more frequent in patients compared to controls. © 2009 Movement Disorder Society","container-title":"Movement Disorders","DOI":"10.1002/mds.22728","ISSN":"0885-3185, 1531-8257","issue":"14","journalAbbreviation":"Movement Disorders","language":"en","license":"http://onlinelibrary.wiley.com/termsAndConditions#vor","page":"2104-2111","source":"DOI.org (Crossref)","title":"&lt;i&gt;ATP13A2&lt;/i&gt; variants in early‐onset Parkinson's disease patients and controls","volume":"24","author":[{"family":"Djarmati","given":"Ana"},{"family":"Hagenah","given":"Johann"},{"family":"Reetz","given":"Kathrin"},{"family":"Winkler","given":"Susen"},{"family":"Behrens","given":"Maria Isabel"},{"family":"Pawlack","given":"Heike"},{"family":"Lohmann","given":"Katja"},{"family":"Ramirez","given":"Alfredo"},{"family":"Tadić","given":"Vera"},{"family":"Brüggemann","given":"Norbert"},{"family":"Berg","given":"Daniela"},{"family":"Siebner","given":"Hartwig R."},{"family":"Lang","given":"Anthony E."},{"family":"Pramstaller","given":"Peter P."},{"family":"Binkofski","given":"Ferdinand"},{"family":"Kostić","given":"Vladimir S."},{"family":"Volkmann","given":"Jens"},{"family":"Gasser","given":"Thomas"},{"family":"Klein","given":"Christine"}],"issued":{"date-parts":[["2009",10,30]]}}}],"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Djarmati et al., 2009)</w:t>
            </w:r>
            <w:r w:rsidRPr="00A96D55">
              <w:rPr>
                <w:rFonts w:eastAsia="Calibri"/>
                <w:color w:val="000000" w:themeColor="text1"/>
                <w:sz w:val="18"/>
                <w:szCs w:val="15"/>
              </w:rPr>
              <w:fldChar w:fldCharType="end"/>
            </w: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746C&gt;T (p.Ala249Val)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31</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T</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Depression</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844A&gt;T (p.Ser282Cys)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20</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D</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2939G&gt;A (p.Arg980His)-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36</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T</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Depression</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DA (CT)</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1346G&gt;A (p.Arg449Gln)-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35</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T</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ilateral ptosis, SV</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Depression, DY, I</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UBcZHF9c","properties":{"formattedCitation":"(Fong et al., 2011)","plainCitation":"(Fong et al., 2011)","noteIndex":0},"citationItems":[{"id":228,"uris":["http://zotero.org/users/local/S6fqyR2I/items/KANN4Y8C"],"itemData":{"id":228,"type":"article-journal","container-title":"European Journal of Paediatric Neurology","DOI":"10.1016/j.ejpn.2011.01.001","ISSN":"10903798","issue":"3","journalAbbreviation":"European Journal of Paediatric Neurology","language":"en","license":"https://www.elsevier.com/tdm/userlicense/1.0/","page":"271-275","source":"DOI.org (Crossref)","title":"Juvenile parkinsonism associated with heterozygous frameshift ATP13A2 gene mutation","volume":"15","author":[{"family":"Fong","given":"Choong Yi"},{"family":"Rolfs","given":"Arndt"},{"family":"Schwarzbraun","given":"Thomas"},{"family":"Klein","given":"Christine"},{"family":"O’Callaghan","given":"Finbar J.K."}],"issued":{"date-parts":[["2011",5]]}}}],"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Fong et al., 2011)</w:t>
            </w:r>
            <w:r w:rsidRPr="00A96D55">
              <w:rPr>
                <w:rFonts w:eastAsia="Calibri"/>
                <w:color w:val="000000" w:themeColor="text1"/>
                <w:sz w:val="18"/>
                <w:szCs w:val="15"/>
              </w:rPr>
              <w:fldChar w:fldCharType="end"/>
            </w: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1108 1120del13 (p.Arg370fsX390) -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5</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DYS, MD</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r w:rsidRPr="00A96D55">
              <w:rPr>
                <w:rFonts w:eastAsia="Calibri"/>
                <w:color w:val="000000" w:themeColor="text1"/>
                <w:sz w:val="18"/>
                <w:szCs w:val="16"/>
              </w:rPr>
              <w:t xml:space="preserve"> R</w:t>
            </w:r>
            <w:r w:rsidRPr="00A96D55">
              <w:rPr>
                <w:rFonts w:eastAsia="Calibri"/>
                <w:color w:val="000000" w:themeColor="text1"/>
                <w:sz w:val="18"/>
                <w:szCs w:val="15"/>
              </w:rPr>
              <w:t xml:space="preserve">eduction of activity in </w:t>
            </w:r>
            <w:proofErr w:type="spellStart"/>
            <w:r w:rsidRPr="00A96D55">
              <w:rPr>
                <w:rFonts w:eastAsia="Calibri"/>
                <w:color w:val="000000" w:themeColor="text1"/>
                <w:sz w:val="18"/>
                <w:szCs w:val="15"/>
              </w:rPr>
              <w:t>lentiform</w:t>
            </w:r>
            <w:proofErr w:type="spellEnd"/>
            <w:r w:rsidRPr="00A96D55">
              <w:rPr>
                <w:rFonts w:eastAsia="Calibri"/>
                <w:color w:val="000000" w:themeColor="text1"/>
                <w:sz w:val="18"/>
                <w:szCs w:val="15"/>
              </w:rPr>
              <w:t xml:space="preserve"> nuclei (</w:t>
            </w:r>
            <w:r w:rsidRPr="00A96D55">
              <w:rPr>
                <w:rFonts w:eastAsia="Calibri"/>
                <w:color w:val="000000" w:themeColor="text1"/>
                <w:sz w:val="18"/>
                <w:szCs w:val="15"/>
                <w:vertAlign w:val="superscript"/>
              </w:rPr>
              <w:t>123</w:t>
            </w:r>
            <w:r w:rsidRPr="00A96D55">
              <w:rPr>
                <w:rFonts w:eastAsia="Calibri"/>
                <w:color w:val="000000" w:themeColor="text1"/>
                <w:sz w:val="18"/>
                <w:szCs w:val="15"/>
              </w:rPr>
              <w:t>I-FP-CIT SPECT)</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RN39TJLS","properties":{"formattedCitation":"(Chen et al., 2011)","plainCitation":"(Chen et al., 2011)","noteIndex":0},"citationItems":[{"id":230,"uris":["http://zotero.org/users/local/S6fqyR2I/items/B9DRAWZP"],"itemData":{"id":230,"type":"article-journal","abstract":"Abstract\n            \n              Mutations in\n              ATP13A2\n              have been reported to associate with Parkinson's disease (PD). This study investigates the contribution of genetic variants in\n              ATP13A2\n              to Taiwanese PD.\n              ATP13A2\n              cDNA fragments from 65 early onset PD (onset &lt;50 years) were sequenced. The identified variants were validated in a cohort of PD (n = 493) and ethnically matched controls (n = 585). A novel heterozygous G1014S, located at the conserved seventh transmembrane domain of ATP13A2 protein, was identified in an early onset PD patient, which was absent in 585 normal controls. Additionally, a reported heterozygous A746T was found in two PD patients and four controls. The clinical features and 99mTc‐TRODAT‐1 single photon emission computed tomography (SPECT) image of the patients carrying G1014S and A746T were similar to that of idiopathic PD. One normal control with A746T showed an asymmetric reduction of 99mT TRODAT‐1 uptake in the right striatum. Under oxidative stress or apoptotic stimulus, lymphoblastoid cells carrying either A764T or G1014S showed increased caspase 3 activity compared with the controls. The rates of decay for G1014S and A746T proteins were more or less reduced in cycloheximide chase experiment. In silico modeling of G1014S exhibited a more stable feature than wild‐type, and G1014S is mislocalized mainly in the intralysosomal space, which is coherent with the prediction of prohibiting\n              N\n              ‐myristoylation and membrane association. We therefore hypothesize that rare variants of\n              ATP13A2\n              may contribute to PD susceptibility in Taiwan. The role played by\n              ATP13A2\n              variants in PD remains to be clarified. © 2011 Wiley‐Liss, Inc.","container-title":"American Journal of Medical Genetics Part B: Neuropsychiatric Genetics","DOI":"10.1002/ajmg.b.31214","ISSN":"1552-4841, 1552-485X","issue":"6","journalAbbreviation":"American J of Med Genetics Pt B","language":"en","license":"http://onlinelibrary.wiley.com/termsAndConditions#vor","page":"720-729","source":"DOI.org (Crossref)","title":"ATP13A2 variability in Taiwanese Parkinson's disease","volume":"156","author":[{"family":"Chen","given":"Chiung‐Mei"},{"family":"Lin","given":"Chih‐Hsin"},{"family":"Juan","given":"Hsueh‐Fen"},{"family":"Hu","given":"Fen‐Ju"},{"family":"Hsiao","given":"Ya‐Chin"},{"family":"Chang","given":"Hsin‐Yi"},{"family":"Chao","given":"Chih‐Ying"},{"family":"Chen","given":"I‐Cheng"},{"family":"Lee","given":"Li‐Ching"},{"family":"Wang","given":"Tsu‐Wei"},{"family":"Chen","given":"Ya‐Tang"},{"family":"Chen","given":"Yi‐Tsun"},{"family":"Lee‐Chen","given":"Guey‐Jen"},{"family":"Wu","given":"Yih‐Ru"}],"issued":{"date-parts":[["2011",9]]}}}],"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Chen et al., 2011)</w:t>
            </w:r>
            <w:r w:rsidRPr="00A96D55">
              <w:rPr>
                <w:rFonts w:eastAsia="Calibri"/>
                <w:color w:val="000000" w:themeColor="text1"/>
                <w:sz w:val="18"/>
                <w:szCs w:val="15"/>
              </w:rPr>
              <w:fldChar w:fldCharType="end"/>
            </w: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3274A&gt;G (p.Gly1014Ser) -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48</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O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1843" w:type="dxa"/>
            <w:vMerge w:val="restart"/>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2236G&gt;A (Ala746Thr)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49</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Merge/>
            <w:vAlign w:val="center"/>
          </w:tcPr>
          <w:p w:rsidR="00A96D55" w:rsidRPr="00A96D55" w:rsidRDefault="00A96D55" w:rsidP="00827C44">
            <w:pPr>
              <w:jc w:val="center"/>
              <w:rPr>
                <w:rFonts w:eastAsia="Calibri"/>
                <w:color w:val="000000" w:themeColor="text1"/>
                <w:sz w:val="18"/>
                <w:szCs w:val="15"/>
              </w:rPr>
            </w:pPr>
          </w:p>
        </w:tc>
        <w:tc>
          <w:tcPr>
            <w:tcW w:w="1843" w:type="dxa"/>
            <w:vMerge/>
            <w:vAlign w:val="center"/>
          </w:tcPr>
          <w:p w:rsidR="00A96D55" w:rsidRPr="00A96D55" w:rsidRDefault="00A96D55" w:rsidP="00827C44">
            <w:pPr>
              <w:jc w:val="center"/>
              <w:rPr>
                <w:rFonts w:eastAsia="Calibri"/>
                <w:color w:val="000000" w:themeColor="text1"/>
                <w:sz w:val="18"/>
                <w:szCs w:val="15"/>
              </w:rPr>
            </w:pP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51</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wi8Ve4pk","properties":{"formattedCitation":"(Jain et al., 2016)","plainCitation":"(Jain et al., 2016)","noteIndex":0},"citationItems":[{"id":238,"uris":["http://zotero.org/users/local/S6fqyR2I/items/Z7SX569W"],"itemData":{"id":238,"type":"article-journal","container-title":"Indian Journal of Medical Specialities","DOI":"10.1016/j.injms.2016.09.002","ISSN":"09762884","issue":"3","journalAbbreviation":"Indian Journal of Medical Specialities","language":"en","page":"127-129","source":"DOI.org (Crossref)","title":"Kufor–Rakeb syndrome (KRS): Clinico-radiological phenotype of a probable sporadic case with “eye of tiger” sign","title-short":"Kufor–Rakeb syndrome (KRS)","volume":"7","author":[{"family":"Jain","given":"Rajendra Singh"},{"family":"Khan","given":"Ibraheem"},{"family":"Sisodiya","given":"Mahendra"}],"issued":{"date-parts":[["2016",7]]}}}],"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Jain et al., 2016)</w:t>
            </w:r>
            <w:r w:rsidRPr="00A96D55">
              <w:rPr>
                <w:rFonts w:eastAsia="Calibri"/>
                <w:color w:val="000000" w:themeColor="text1"/>
                <w:sz w:val="18"/>
                <w:szCs w:val="15"/>
              </w:rPr>
              <w:fldChar w:fldCharType="end"/>
            </w: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24</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Abnormal behavio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B, MD,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 xml:space="preserve">BTS, BS, MC, </w:t>
            </w:r>
            <w:proofErr w:type="spellStart"/>
            <w:r w:rsidRPr="00A96D55">
              <w:rPr>
                <w:rFonts w:eastAsia="Calibri"/>
                <w:color w:val="000000" w:themeColor="text1"/>
                <w:sz w:val="18"/>
                <w:szCs w:val="15"/>
              </w:rPr>
              <w:t>Sp</w:t>
            </w:r>
            <w:proofErr w:type="spellEnd"/>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SUP</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D</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FF</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eye of tiger” sign (MRI)</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r w:rsidR="00A96D55" w:rsidRPr="00A96D55" w:rsidTr="00A96D55">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fldChar w:fldCharType="begin"/>
            </w:r>
            <w:r w:rsidRPr="00A96D55">
              <w:rPr>
                <w:rFonts w:eastAsia="Calibri"/>
                <w:color w:val="000000" w:themeColor="text1"/>
                <w:sz w:val="18"/>
                <w:szCs w:val="15"/>
              </w:rPr>
              <w:instrText xml:space="preserve"> ADDIN ZOTERO_ITEM CSL_CITATION {"citationID":"Q7SeTN31","properties":{"formattedCitation":"(Wang et al., 2020)","plainCitation":"(Wang et al., 2020)","noteIndex":0},"citationItems":[{"id":261,"uris":["http://zotero.org/users/local/S6fqyR2I/items/465AIASV"],"itemData":{"id":261,"type":"article-journal","abstract":"Objective\n              . To analyze the\n              ATP13A2\n              gene variants in the Han and Uyghur populations residing in Xinjiang and to determine their correlation with the risk of Parkinson’s disease (PD).\n              Methods\n              . Four\n              ATP13A2\n              SNVs—rs56367069 (Arg294Gln), rs151117874 (Thr12Met), rs147277743 (Ala746Thr), and rs2076603—were analyzed in 218 patients (75 Uyghurs and 143 Hans) with sporadic PD and 234 healthy controls (90 Uyghurs and 144 Hans) by Sanger DNA sequencing.\n              Results\n              . Only one Han patient harbored the AG genotype of the rs147277743 SNV, indicating a frequency of 0.46% in the Han population. In addition, this SNV was not associated with PD risk. The rs2076603 SNV was correlated with PD development, and the A allele in particular was significantly different across ethnicity and age. The rs56367069 and rs151117874 SNVs were not detected in the entire cohort.\n              Conclusion\n              .\n              ATP13A2\n              rs2076603 SNV is associated with PD susceptibility, and the A allele is a PD protective factor in the Han population.","container-title":"BioMed Research International","DOI":"10.1155/2020/6954820","ISSN":"2314-6133, 2314-6141","issue":"1","journalAbbreviation":"BioMed Research International","language":"en","page":"6954820","source":"DOI.org (Crossref)","title":"ATP13A2 Gene Variants in Patients with Parkinson’s Disease in Xinjiang","volume":"2020","author":[{"family":"Wang","given":"Dan"},{"family":"Gao","given":"Hua"},{"family":"Li","given":"Yanxia"},{"family":"Jiang","given":"Sen"},{"family":"Yang","given":"Xinling"}],"editor":[{"family":"Iannotti","given":"Fabio"}],"issued":{"date-parts":[["2020",1]]}}}],"schema":"https://github.com/citation-style-language/schema/raw/master/csl-citation.json"} </w:instrText>
            </w:r>
            <w:r w:rsidRPr="00A96D55">
              <w:rPr>
                <w:rFonts w:eastAsia="Calibri"/>
                <w:color w:val="000000" w:themeColor="text1"/>
                <w:sz w:val="18"/>
                <w:szCs w:val="15"/>
              </w:rPr>
              <w:fldChar w:fldCharType="separate"/>
            </w:r>
            <w:r w:rsidRPr="00A96D55">
              <w:rPr>
                <w:rFonts w:eastAsia="Calibri"/>
                <w:noProof/>
                <w:color w:val="000000" w:themeColor="text1"/>
                <w:sz w:val="18"/>
                <w:szCs w:val="15"/>
              </w:rPr>
              <w:t>(Wang et al., 2020)</w:t>
            </w:r>
            <w:r w:rsidRPr="00A96D55">
              <w:rPr>
                <w:rFonts w:eastAsia="Calibri"/>
                <w:color w:val="000000" w:themeColor="text1"/>
                <w:sz w:val="18"/>
                <w:szCs w:val="15"/>
              </w:rPr>
              <w:fldChar w:fldCharType="end"/>
            </w:r>
          </w:p>
        </w:tc>
        <w:tc>
          <w:tcPr>
            <w:tcW w:w="184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c.2236G&gt;A (Ala746Thr) HE</w:t>
            </w:r>
          </w:p>
        </w:tc>
        <w:tc>
          <w:tcPr>
            <w:tcW w:w="48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F</w:t>
            </w:r>
          </w:p>
        </w:tc>
        <w:tc>
          <w:tcPr>
            <w:tcW w:w="511"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46</w:t>
            </w:r>
          </w:p>
        </w:tc>
        <w:tc>
          <w:tcPr>
            <w:tcW w:w="993"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417"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MD, PI, R, T</w:t>
            </w:r>
          </w:p>
        </w:tc>
        <w:tc>
          <w:tcPr>
            <w:tcW w:w="709"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992"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985"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2976"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NR</w:t>
            </w:r>
          </w:p>
        </w:tc>
        <w:tc>
          <w:tcPr>
            <w:tcW w:w="1134" w:type="dxa"/>
            <w:vAlign w:val="center"/>
          </w:tcPr>
          <w:p w:rsidR="00A96D55" w:rsidRPr="00A96D55" w:rsidRDefault="00A96D55" w:rsidP="00827C44">
            <w:pPr>
              <w:jc w:val="center"/>
              <w:rPr>
                <w:rFonts w:eastAsia="Calibri"/>
                <w:color w:val="000000" w:themeColor="text1"/>
                <w:sz w:val="18"/>
                <w:szCs w:val="15"/>
              </w:rPr>
            </w:pPr>
            <w:r w:rsidRPr="00A96D55">
              <w:rPr>
                <w:rFonts w:eastAsia="Calibri"/>
                <w:color w:val="000000" w:themeColor="text1"/>
                <w:sz w:val="18"/>
                <w:szCs w:val="15"/>
              </w:rPr>
              <w:t>-</w:t>
            </w:r>
          </w:p>
        </w:tc>
      </w:tr>
    </w:tbl>
    <w:p w:rsidR="00A96D55" w:rsidRDefault="00A96D55" w:rsidP="00A96D55">
      <w:r w:rsidRPr="00A96D55">
        <w:rPr>
          <w:b/>
        </w:rPr>
        <w:t>Supplementary Table S1.</w:t>
      </w:r>
      <w:r>
        <w:t xml:space="preserve"> Patients with EOPD harboring an </w:t>
      </w:r>
      <w:r w:rsidRPr="00A96D55">
        <w:rPr>
          <w:i/>
        </w:rPr>
        <w:t>ATP13A2</w:t>
      </w:r>
      <w:r>
        <w:t xml:space="preserve"> </w:t>
      </w:r>
      <w:proofErr w:type="spellStart"/>
      <w:r>
        <w:t>pathogenetic</w:t>
      </w:r>
      <w:proofErr w:type="spellEnd"/>
      <w:r>
        <w:t xml:space="preserve"> variant in heterozygosity</w:t>
      </w:r>
    </w:p>
    <w:p w:rsidR="00A96D55" w:rsidRDefault="00A96D55" w:rsidP="00A96D55"/>
    <w:p w:rsidR="00A96D55" w:rsidRPr="004E2047" w:rsidRDefault="00A96D55" w:rsidP="004E2047">
      <w:pPr>
        <w:jc w:val="both"/>
        <w:rPr>
          <w:sz w:val="22"/>
        </w:rPr>
        <w:sectPr w:rsidR="00A96D55" w:rsidRPr="004E2047" w:rsidSect="00A96D55">
          <w:pgSz w:w="16838" w:h="11906" w:orient="landscape"/>
          <w:pgMar w:top="1134" w:right="1417" w:bottom="1134" w:left="1134" w:header="708" w:footer="708" w:gutter="0"/>
          <w:cols w:space="708"/>
          <w:docGrid w:linePitch="360"/>
        </w:sectPr>
      </w:pPr>
      <w:r w:rsidRPr="00A96D55">
        <w:rPr>
          <w:sz w:val="22"/>
        </w:rPr>
        <w:t xml:space="preserve">AO = age of onset (years), B: bradykinesia, BS = Babinski’s sign, BTR = brisk tendon reflex, C = cognitive, CD = cognitive deficit, DA = diffuse atrophy, DD = development delay, DY = dysarthria and dysphagia, </w:t>
      </w:r>
      <w:proofErr w:type="spellStart"/>
      <w:r w:rsidRPr="00A96D55">
        <w:rPr>
          <w:sz w:val="22"/>
        </w:rPr>
        <w:t>Es</w:t>
      </w:r>
      <w:proofErr w:type="spellEnd"/>
      <w:r w:rsidRPr="00A96D55">
        <w:rPr>
          <w:sz w:val="22"/>
        </w:rPr>
        <w:t xml:space="preserve"> = extrapyramidal signs and symptoms, F = fatigue, FFF = facial-</w:t>
      </w:r>
      <w:proofErr w:type="spellStart"/>
      <w:r w:rsidRPr="00A96D55">
        <w:rPr>
          <w:sz w:val="22"/>
        </w:rPr>
        <w:t>faucial</w:t>
      </w:r>
      <w:proofErr w:type="spellEnd"/>
      <w:r w:rsidRPr="00A96D55">
        <w:rPr>
          <w:sz w:val="22"/>
        </w:rPr>
        <w:t>-finger mini-myoclonus, G = gait disturbance, H = hype</w:t>
      </w:r>
      <w:r w:rsidR="000278B2">
        <w:rPr>
          <w:sz w:val="22"/>
        </w:rPr>
        <w:t>rreflexia, HE = heterozygosity</w:t>
      </w:r>
      <w:r w:rsidRPr="00A96D55">
        <w:rPr>
          <w:sz w:val="22"/>
        </w:rPr>
        <w:t xml:space="preserve">, I = incontinence (urinary and/or fecal), IS = initial symptoms,  LD = learning difficulties, LR = levodopa response, MC = myoclonus, MD = movement disorder (dystonia, dyskinesia), NO = normal/not observed, NR = non reported, O = </w:t>
      </w:r>
      <w:proofErr w:type="spellStart"/>
      <w:r w:rsidRPr="00A96D55">
        <w:rPr>
          <w:sz w:val="22"/>
        </w:rPr>
        <w:t>oculomotion</w:t>
      </w:r>
      <w:proofErr w:type="spellEnd"/>
      <w:r w:rsidRPr="00A96D55">
        <w:rPr>
          <w:sz w:val="22"/>
        </w:rPr>
        <w:t xml:space="preserve">, OF = other finding, OP = our patient, P = pyramidal signs and symptoms, PE = psychotic episodes, PI = postural instability, PN = patient number, R= rigidity, S = sex, Si = </w:t>
      </w:r>
      <w:proofErr w:type="spellStart"/>
      <w:r w:rsidRPr="00A96D55">
        <w:rPr>
          <w:sz w:val="22"/>
        </w:rPr>
        <w:t>sialorrhea</w:t>
      </w:r>
      <w:proofErr w:type="spellEnd"/>
      <w:r w:rsidRPr="00A96D55">
        <w:rPr>
          <w:sz w:val="22"/>
        </w:rPr>
        <w:t xml:space="preserve">, SH = slowed horizontal saccade eye movement, </w:t>
      </w:r>
      <w:proofErr w:type="spellStart"/>
      <w:r w:rsidRPr="00A96D55">
        <w:rPr>
          <w:sz w:val="22"/>
        </w:rPr>
        <w:t>Sp</w:t>
      </w:r>
      <w:proofErr w:type="spellEnd"/>
      <w:r w:rsidRPr="00A96D55">
        <w:rPr>
          <w:sz w:val="22"/>
        </w:rPr>
        <w:t xml:space="preserve"> = spasticity, SUP =</w:t>
      </w:r>
      <w:proofErr w:type="spellStart"/>
      <w:r w:rsidRPr="00A96D55">
        <w:rPr>
          <w:sz w:val="22"/>
        </w:rPr>
        <w:t>supranuclear</w:t>
      </w:r>
      <w:proofErr w:type="spellEnd"/>
      <w:r w:rsidRPr="00A96D55">
        <w:rPr>
          <w:sz w:val="22"/>
        </w:rPr>
        <w:t xml:space="preserve"> up-gaze palsy,  SV = slowed vertical saccade eye movement, T = tremor</w:t>
      </w:r>
      <w:r w:rsidR="004E2047">
        <w:rPr>
          <w:sz w:val="22"/>
        </w:rPr>
        <w:t>, VH = visual hallucination</w:t>
      </w:r>
      <w:bookmarkStart w:id="0" w:name="_GoBack"/>
      <w:bookmarkEnd w:id="0"/>
    </w:p>
    <w:p w:rsidR="0088419D" w:rsidRDefault="0088419D" w:rsidP="00A96D55">
      <w:pPr>
        <w:spacing w:after="160" w:line="259" w:lineRule="auto"/>
      </w:pPr>
    </w:p>
    <w:sectPr w:rsidR="0088419D" w:rsidSect="00A96D55">
      <w:pgSz w:w="11906" w:h="16838"/>
      <w:pgMar w:top="1418"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D55"/>
    <w:rsid w:val="000278B2"/>
    <w:rsid w:val="004E2047"/>
    <w:rsid w:val="0088419D"/>
    <w:rsid w:val="00A96D55"/>
    <w:rsid w:val="00DD666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CCE8B"/>
  <w15:chartTrackingRefBased/>
  <w15:docId w15:val="{A073DD0C-33DD-4121-ABCD-803B3F069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96D55"/>
    <w:pPr>
      <w:spacing w:after="0" w:line="240" w:lineRule="auto"/>
    </w:pPr>
    <w:rPr>
      <w:rFonts w:ascii="Times New Roman" w:eastAsia="Times New Roman" w:hAnsi="Times New Roman" w:cs="Times New Roman"/>
      <w:sz w:val="24"/>
      <w:szCs w:val="24"/>
      <w:lang w:val="en-US"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2335</Words>
  <Characters>13310</Characters>
  <Application>Microsoft Office Word</Application>
  <DocSecurity>0</DocSecurity>
  <Lines>110</Lines>
  <Paragraphs>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palombo</dc:creator>
  <cp:keywords/>
  <dc:description/>
  <cp:lastModifiedBy>f.palombo</cp:lastModifiedBy>
  <cp:revision>3</cp:revision>
  <dcterms:created xsi:type="dcterms:W3CDTF">2025-02-09T19:22:00Z</dcterms:created>
  <dcterms:modified xsi:type="dcterms:W3CDTF">2025-03-02T18:42:00Z</dcterms:modified>
</cp:coreProperties>
</file>